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F910CBE" w14:textId="35CBB850" w:rsidR="00D67416" w:rsidRPr="00DC57BD" w:rsidRDefault="00954E50" w:rsidP="00D67416">
      <w:pPr>
        <w:pStyle w:val="Caption"/>
        <w:keepNext/>
        <w:spacing w:after="0" w:line="480" w:lineRule="auto"/>
        <w:rPr>
          <w:rFonts w:ascii="Times New Roman" w:hAnsi="Times New Roman" w:cs="Times New Roman"/>
          <w:color w:val="auto"/>
          <w:sz w:val="22"/>
          <w:szCs w:val="22"/>
        </w:rPr>
      </w:pPr>
      <w:r>
        <w:rPr>
          <w:rFonts w:ascii="Times New Roman" w:hAnsi="Times New Roman" w:cs="Times New Roman"/>
          <w:color w:val="auto"/>
          <w:sz w:val="22"/>
          <w:szCs w:val="22"/>
        </w:rPr>
        <w:t>S2</w:t>
      </w:r>
      <w:r w:rsidR="0031511B">
        <w:rPr>
          <w:rFonts w:ascii="Times New Roman" w:hAnsi="Times New Roman" w:cs="Times New Roman"/>
          <w:color w:val="auto"/>
          <w:sz w:val="22"/>
          <w:szCs w:val="22"/>
        </w:rPr>
        <w:t xml:space="preserve"> Table</w:t>
      </w:r>
      <w:r w:rsidR="00D67416" w:rsidRPr="00DC57BD">
        <w:rPr>
          <w:rFonts w:ascii="Times New Roman" w:hAnsi="Times New Roman" w:cs="Times New Roman"/>
          <w:color w:val="auto"/>
          <w:sz w:val="22"/>
          <w:szCs w:val="22"/>
        </w:rPr>
        <w:t>: Oligonucleotide sequences</w:t>
      </w:r>
    </w:p>
    <w:tbl>
      <w:tblPr>
        <w:tblStyle w:val="TableGrid"/>
        <w:tblW w:w="9464" w:type="dxa"/>
        <w:tblLayout w:type="fixed"/>
        <w:tblLook w:val="04A0" w:firstRow="1" w:lastRow="0" w:firstColumn="1" w:lastColumn="0" w:noHBand="0" w:noVBand="1"/>
      </w:tblPr>
      <w:tblGrid>
        <w:gridCol w:w="1242"/>
        <w:gridCol w:w="993"/>
        <w:gridCol w:w="2835"/>
        <w:gridCol w:w="3685"/>
        <w:gridCol w:w="709"/>
      </w:tblGrid>
      <w:tr w:rsidR="00D67416" w:rsidRPr="00DC57BD" w14:paraId="3FB080FA" w14:textId="77777777" w:rsidTr="001E264B">
        <w:trPr>
          <w:cantSplit/>
          <w:trHeight w:val="57"/>
        </w:trPr>
        <w:tc>
          <w:tcPr>
            <w:tcW w:w="1242" w:type="dxa"/>
            <w:vAlign w:val="center"/>
          </w:tcPr>
          <w:p w14:paraId="3AA2A340" w14:textId="7777777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93" w:type="dxa"/>
            <w:vAlign w:val="center"/>
          </w:tcPr>
          <w:p w14:paraId="0C5D9A02" w14:textId="7777777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DC57BD">
              <w:rPr>
                <w:rFonts w:ascii="Times New Roman" w:hAnsi="Times New Roman" w:cs="Times New Roman"/>
                <w:b/>
              </w:rPr>
              <w:t>Gene</w:t>
            </w:r>
          </w:p>
        </w:tc>
        <w:tc>
          <w:tcPr>
            <w:tcW w:w="2835" w:type="dxa"/>
            <w:vAlign w:val="center"/>
          </w:tcPr>
          <w:p w14:paraId="7DE9E456" w14:textId="7777777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DC57BD">
              <w:rPr>
                <w:rFonts w:ascii="Times New Roman" w:hAnsi="Times New Roman" w:cs="Times New Roman"/>
                <w:b/>
              </w:rPr>
              <w:t>Forward Primer (5’ to 3’)</w:t>
            </w:r>
          </w:p>
        </w:tc>
        <w:tc>
          <w:tcPr>
            <w:tcW w:w="3685" w:type="dxa"/>
            <w:vAlign w:val="center"/>
          </w:tcPr>
          <w:p w14:paraId="10E9BE7E" w14:textId="3D563C40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DC57BD">
              <w:rPr>
                <w:rFonts w:ascii="Times New Roman" w:hAnsi="Times New Roman" w:cs="Times New Roman"/>
                <w:b/>
              </w:rPr>
              <w:t>Reverse Primer (5’ to 3’)</w:t>
            </w:r>
          </w:p>
        </w:tc>
        <w:tc>
          <w:tcPr>
            <w:tcW w:w="709" w:type="dxa"/>
            <w:vAlign w:val="center"/>
          </w:tcPr>
          <w:p w14:paraId="723D9600" w14:textId="7777777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DC57BD">
              <w:rPr>
                <w:rFonts w:ascii="Times New Roman" w:hAnsi="Times New Roman" w:cs="Times New Roman"/>
                <w:b/>
              </w:rPr>
              <w:t>Ref</w:t>
            </w:r>
          </w:p>
        </w:tc>
      </w:tr>
      <w:tr w:rsidR="00D67416" w:rsidRPr="00DC57BD" w14:paraId="1C360172" w14:textId="77777777" w:rsidTr="001E264B">
        <w:trPr>
          <w:trHeight w:val="57"/>
        </w:trPr>
        <w:tc>
          <w:tcPr>
            <w:tcW w:w="1242" w:type="dxa"/>
            <w:vMerge w:val="restart"/>
            <w:vAlign w:val="center"/>
          </w:tcPr>
          <w:p w14:paraId="7150BDC6" w14:textId="11CC58B7" w:rsidR="00D67416" w:rsidRPr="00901B0B" w:rsidRDefault="00D67416" w:rsidP="00901B0B">
            <w:pPr>
              <w:rPr>
                <w:rFonts w:ascii="Times New Roman" w:hAnsi="Times New Roman" w:cs="Times New Roman"/>
              </w:rPr>
            </w:pPr>
            <w:r w:rsidRPr="00901B0B">
              <w:rPr>
                <w:rFonts w:ascii="Times New Roman" w:hAnsi="Times New Roman" w:cs="Times New Roman"/>
              </w:rPr>
              <w:t>THP-1</w:t>
            </w:r>
            <w:r w:rsidR="00C72359" w:rsidRPr="00901B0B">
              <w:rPr>
                <w:rFonts w:ascii="Times New Roman" w:hAnsi="Times New Roman" w:cs="Times New Roman"/>
              </w:rPr>
              <w:t xml:space="preserve"> and HMDM</w:t>
            </w:r>
          </w:p>
        </w:tc>
        <w:tc>
          <w:tcPr>
            <w:tcW w:w="993" w:type="dxa"/>
            <w:vAlign w:val="center"/>
          </w:tcPr>
          <w:p w14:paraId="418D55A8" w14:textId="77777777" w:rsidR="00D67416" w:rsidRPr="00DC57BD" w:rsidRDefault="00D67416" w:rsidP="001E264B">
            <w:pPr>
              <w:rPr>
                <w:rFonts w:ascii="Times New Roman" w:hAnsi="Times New Roman" w:cs="Times New Roman"/>
              </w:rPr>
            </w:pPr>
            <w:r w:rsidRPr="00DC57BD">
              <w:rPr>
                <w:rFonts w:ascii="Times New Roman" w:hAnsi="Times New Roman" w:cs="Times New Roman"/>
              </w:rPr>
              <w:t>GAPDH</w:t>
            </w:r>
          </w:p>
        </w:tc>
        <w:tc>
          <w:tcPr>
            <w:tcW w:w="2835" w:type="dxa"/>
            <w:vAlign w:val="center"/>
          </w:tcPr>
          <w:p w14:paraId="661BEA44" w14:textId="7777777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hAnsi="Times New Roman" w:cs="Times New Roman"/>
                <w:sz w:val="16"/>
              </w:rPr>
              <w:t>CTTTTGCGTCGCCAGCCGAG</w:t>
            </w:r>
          </w:p>
        </w:tc>
        <w:tc>
          <w:tcPr>
            <w:tcW w:w="3685" w:type="dxa"/>
            <w:vAlign w:val="center"/>
          </w:tcPr>
          <w:p w14:paraId="57F7238B" w14:textId="766638A0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hAnsi="Times New Roman" w:cs="Times New Roman"/>
                <w:sz w:val="16"/>
              </w:rPr>
              <w:t>GCCCAATACGACCAAATCCGTTGACT</w:t>
            </w:r>
          </w:p>
        </w:tc>
        <w:tc>
          <w:tcPr>
            <w:tcW w:w="709" w:type="dxa"/>
            <w:vAlign w:val="center"/>
          </w:tcPr>
          <w:p w14:paraId="3F1B7A77" w14:textId="7777777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D67416" w:rsidRPr="00DC57BD" w14:paraId="1BB983C7" w14:textId="77777777" w:rsidTr="001E264B">
        <w:trPr>
          <w:trHeight w:val="57"/>
        </w:trPr>
        <w:tc>
          <w:tcPr>
            <w:tcW w:w="1242" w:type="dxa"/>
            <w:vMerge/>
            <w:vAlign w:val="center"/>
          </w:tcPr>
          <w:p w14:paraId="5EE24090" w14:textId="77777777" w:rsidR="00D67416" w:rsidRPr="00901B0B" w:rsidRDefault="00D67416" w:rsidP="00901B0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93" w:type="dxa"/>
            <w:vAlign w:val="center"/>
          </w:tcPr>
          <w:p w14:paraId="28D3BF76" w14:textId="77777777" w:rsidR="00D67416" w:rsidRPr="00DC57BD" w:rsidRDefault="00D67416" w:rsidP="001E264B">
            <w:pPr>
              <w:rPr>
                <w:rFonts w:ascii="Times New Roman" w:hAnsi="Times New Roman" w:cs="Times New Roman"/>
              </w:rPr>
            </w:pPr>
            <w:r w:rsidRPr="00DC57BD">
              <w:rPr>
                <w:rFonts w:ascii="Times New Roman" w:hAnsi="Times New Roman" w:cs="Times New Roman"/>
              </w:rPr>
              <w:t>MCP-1</w:t>
            </w:r>
          </w:p>
        </w:tc>
        <w:tc>
          <w:tcPr>
            <w:tcW w:w="2835" w:type="dxa"/>
            <w:vAlign w:val="center"/>
          </w:tcPr>
          <w:p w14:paraId="5E64E1F7" w14:textId="7777777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hAnsi="Times New Roman" w:cs="Times New Roman"/>
                <w:sz w:val="16"/>
              </w:rPr>
              <w:t>CGCTCAGCCAGATGCAATCAATG</w:t>
            </w:r>
          </w:p>
        </w:tc>
        <w:tc>
          <w:tcPr>
            <w:tcW w:w="3685" w:type="dxa"/>
            <w:vAlign w:val="center"/>
          </w:tcPr>
          <w:p w14:paraId="5F3DA13D" w14:textId="1413CB2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hAnsi="Times New Roman" w:cs="Times New Roman"/>
                <w:sz w:val="16"/>
              </w:rPr>
              <w:t>ATGGTCTTGAAGATCACAGCTTCTTTGG</w:t>
            </w:r>
          </w:p>
        </w:tc>
        <w:tc>
          <w:tcPr>
            <w:tcW w:w="709" w:type="dxa"/>
            <w:vAlign w:val="center"/>
          </w:tcPr>
          <w:p w14:paraId="5A5F7933" w14:textId="7777777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D67416" w:rsidRPr="00DC57BD" w14:paraId="31420E54" w14:textId="77777777" w:rsidTr="001E264B">
        <w:trPr>
          <w:trHeight w:val="57"/>
        </w:trPr>
        <w:tc>
          <w:tcPr>
            <w:tcW w:w="1242" w:type="dxa"/>
            <w:vMerge/>
            <w:vAlign w:val="center"/>
          </w:tcPr>
          <w:p w14:paraId="37013280" w14:textId="77777777" w:rsidR="00D67416" w:rsidRPr="00901B0B" w:rsidRDefault="00D67416" w:rsidP="00901B0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93" w:type="dxa"/>
            <w:vAlign w:val="center"/>
          </w:tcPr>
          <w:p w14:paraId="43FB1DBC" w14:textId="77777777" w:rsidR="00D67416" w:rsidRPr="00DC57BD" w:rsidRDefault="00D67416" w:rsidP="001E264B">
            <w:pPr>
              <w:rPr>
                <w:rFonts w:ascii="Times New Roman" w:hAnsi="Times New Roman" w:cs="Times New Roman"/>
              </w:rPr>
            </w:pPr>
            <w:r w:rsidRPr="00DC57BD">
              <w:rPr>
                <w:rFonts w:ascii="Times New Roman" w:hAnsi="Times New Roman" w:cs="Times New Roman"/>
              </w:rPr>
              <w:t>ICAM-1</w:t>
            </w:r>
          </w:p>
        </w:tc>
        <w:tc>
          <w:tcPr>
            <w:tcW w:w="2835" w:type="dxa"/>
            <w:vAlign w:val="center"/>
          </w:tcPr>
          <w:p w14:paraId="13B088D8" w14:textId="1BB0E299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hAnsi="Times New Roman" w:cs="Times New Roman"/>
                <w:sz w:val="16"/>
              </w:rPr>
              <w:t>GACCAGAGGTTGAACCCCAC</w:t>
            </w:r>
          </w:p>
        </w:tc>
        <w:tc>
          <w:tcPr>
            <w:tcW w:w="3685" w:type="dxa"/>
            <w:vAlign w:val="center"/>
          </w:tcPr>
          <w:p w14:paraId="767E8E3F" w14:textId="5364CEE4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hAnsi="Times New Roman" w:cs="Times New Roman"/>
                <w:sz w:val="16"/>
              </w:rPr>
              <w:t>GCGCCGGAAAGCTGTAGAT</w:t>
            </w:r>
          </w:p>
        </w:tc>
        <w:tc>
          <w:tcPr>
            <w:tcW w:w="709" w:type="dxa"/>
            <w:vAlign w:val="center"/>
          </w:tcPr>
          <w:p w14:paraId="70240789" w14:textId="7777777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D67416" w:rsidRPr="00DC57BD" w14:paraId="6B6DEBE4" w14:textId="77777777" w:rsidTr="001E264B">
        <w:trPr>
          <w:trHeight w:val="57"/>
        </w:trPr>
        <w:tc>
          <w:tcPr>
            <w:tcW w:w="1242" w:type="dxa"/>
            <w:vMerge w:val="restart"/>
            <w:vAlign w:val="center"/>
          </w:tcPr>
          <w:p w14:paraId="4E2C7439" w14:textId="77777777" w:rsidR="00D67416" w:rsidRPr="00901B0B" w:rsidRDefault="00D67416" w:rsidP="00901B0B">
            <w:pPr>
              <w:rPr>
                <w:rFonts w:ascii="Times New Roman" w:hAnsi="Times New Roman" w:cs="Times New Roman"/>
              </w:rPr>
            </w:pPr>
            <w:r w:rsidRPr="00901B0B">
              <w:rPr>
                <w:rFonts w:ascii="Times New Roman" w:hAnsi="Times New Roman" w:cs="Times New Roman"/>
              </w:rPr>
              <w:t>Raw264.7</w:t>
            </w:r>
          </w:p>
        </w:tc>
        <w:tc>
          <w:tcPr>
            <w:tcW w:w="993" w:type="dxa"/>
            <w:vAlign w:val="center"/>
          </w:tcPr>
          <w:p w14:paraId="1A738208" w14:textId="77777777" w:rsidR="00D67416" w:rsidRPr="00DC57BD" w:rsidRDefault="004A041E" w:rsidP="001E264B">
            <w:pPr>
              <w:rPr>
                <w:rFonts w:ascii="Times New Roman" w:hAnsi="Times New Roman" w:cs="Times New Roman"/>
              </w:rPr>
            </w:pPr>
            <w:r w:rsidRPr="004A041E">
              <w:rPr>
                <w:rFonts w:ascii="Symbol" w:hAnsi="Symbol" w:cs="Times New Roman"/>
                <w:bCs/>
              </w:rPr>
              <w:t></w:t>
            </w:r>
            <w:r w:rsidR="00D67416" w:rsidRPr="00DC57BD">
              <w:rPr>
                <w:rFonts w:ascii="Times New Roman" w:hAnsi="Times New Roman" w:cs="Times New Roman"/>
                <w:bCs/>
              </w:rPr>
              <w:t>-actin</w:t>
            </w:r>
          </w:p>
        </w:tc>
        <w:tc>
          <w:tcPr>
            <w:tcW w:w="2835" w:type="dxa"/>
            <w:vAlign w:val="center"/>
          </w:tcPr>
          <w:p w14:paraId="5C501FC8" w14:textId="78438732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eastAsia="Times New Roman" w:hAnsi="Times New Roman" w:cs="Times New Roman"/>
                <w:color w:val="000000"/>
                <w:sz w:val="16"/>
                <w:lang w:eastAsia="en-GB"/>
              </w:rPr>
              <w:t>ACACCCGCCACCAGTTCGCCAT</w:t>
            </w:r>
          </w:p>
        </w:tc>
        <w:tc>
          <w:tcPr>
            <w:tcW w:w="3685" w:type="dxa"/>
            <w:vAlign w:val="center"/>
          </w:tcPr>
          <w:p w14:paraId="08E02250" w14:textId="12BA3DC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eastAsia="Times New Roman" w:hAnsi="Times New Roman" w:cs="Times New Roman"/>
                <w:color w:val="000000"/>
                <w:sz w:val="16"/>
                <w:lang w:eastAsia="en-GB"/>
              </w:rPr>
              <w:t>CACACCCTGGTGCCTAGGGCGGCCCACGATG</w:t>
            </w:r>
          </w:p>
        </w:tc>
        <w:tc>
          <w:tcPr>
            <w:tcW w:w="709" w:type="dxa"/>
            <w:vAlign w:val="center"/>
          </w:tcPr>
          <w:p w14:paraId="199104B2" w14:textId="7777777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D67416" w:rsidRPr="00DC57BD" w14:paraId="3F3D184C" w14:textId="77777777" w:rsidTr="001E264B">
        <w:trPr>
          <w:trHeight w:val="57"/>
        </w:trPr>
        <w:tc>
          <w:tcPr>
            <w:tcW w:w="1242" w:type="dxa"/>
            <w:vMerge/>
            <w:vAlign w:val="center"/>
          </w:tcPr>
          <w:p w14:paraId="72FF71C0" w14:textId="77777777" w:rsidR="00D67416" w:rsidRPr="00DC57BD" w:rsidRDefault="00D67416" w:rsidP="001E264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93" w:type="dxa"/>
            <w:vAlign w:val="center"/>
          </w:tcPr>
          <w:p w14:paraId="4CBBD08E" w14:textId="77777777" w:rsidR="00D67416" w:rsidRPr="00DC57BD" w:rsidRDefault="00D67416" w:rsidP="001E264B">
            <w:pPr>
              <w:rPr>
                <w:rFonts w:ascii="Times New Roman" w:hAnsi="Times New Roman" w:cs="Times New Roman"/>
              </w:rPr>
            </w:pPr>
            <w:r w:rsidRPr="00DC57B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MCP-1</w:t>
            </w:r>
          </w:p>
        </w:tc>
        <w:tc>
          <w:tcPr>
            <w:tcW w:w="2835" w:type="dxa"/>
            <w:vAlign w:val="center"/>
          </w:tcPr>
          <w:p w14:paraId="5C3CB086" w14:textId="6E18608F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eastAsia="Times New Roman" w:hAnsi="Times New Roman" w:cs="Times New Roman"/>
                <w:color w:val="000000"/>
                <w:sz w:val="16"/>
                <w:lang w:eastAsia="en-GB"/>
              </w:rPr>
              <w:t>GCTCAGCCAGATGCAGTTAACG</w:t>
            </w:r>
          </w:p>
        </w:tc>
        <w:tc>
          <w:tcPr>
            <w:tcW w:w="3685" w:type="dxa"/>
            <w:vAlign w:val="center"/>
          </w:tcPr>
          <w:p w14:paraId="1F4CF5D3" w14:textId="40C0084B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eastAsia="Times New Roman" w:hAnsi="Times New Roman" w:cs="Times New Roman"/>
                <w:color w:val="000000"/>
                <w:sz w:val="16"/>
                <w:lang w:eastAsia="en-GB"/>
              </w:rPr>
              <w:t>GCTTGGTGACAAAAACTACAGCTTC</w:t>
            </w:r>
          </w:p>
        </w:tc>
        <w:tc>
          <w:tcPr>
            <w:tcW w:w="709" w:type="dxa"/>
            <w:vAlign w:val="center"/>
          </w:tcPr>
          <w:p w14:paraId="667F5DC4" w14:textId="7777777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D67416" w:rsidRPr="00DC57BD" w14:paraId="093B1932" w14:textId="77777777" w:rsidTr="001E264B">
        <w:trPr>
          <w:trHeight w:val="57"/>
        </w:trPr>
        <w:tc>
          <w:tcPr>
            <w:tcW w:w="1242" w:type="dxa"/>
            <w:vMerge/>
            <w:vAlign w:val="center"/>
          </w:tcPr>
          <w:p w14:paraId="25D9EB43" w14:textId="77777777" w:rsidR="00D67416" w:rsidRPr="00DC57BD" w:rsidRDefault="00D67416" w:rsidP="001E264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93" w:type="dxa"/>
            <w:vAlign w:val="center"/>
          </w:tcPr>
          <w:p w14:paraId="3423200A" w14:textId="77777777" w:rsidR="00D67416" w:rsidRPr="00DC57BD" w:rsidRDefault="00D67416" w:rsidP="001E264B">
            <w:pPr>
              <w:rPr>
                <w:rFonts w:ascii="Times New Roman" w:hAnsi="Times New Roman" w:cs="Times New Roman"/>
              </w:rPr>
            </w:pPr>
            <w:r w:rsidRPr="00DC57BD">
              <w:rPr>
                <w:rFonts w:ascii="Times New Roman" w:hAnsi="Times New Roman" w:cs="Times New Roman"/>
                <w:bCs/>
              </w:rPr>
              <w:t>ICAM-1</w:t>
            </w:r>
          </w:p>
        </w:tc>
        <w:tc>
          <w:tcPr>
            <w:tcW w:w="2835" w:type="dxa"/>
            <w:vAlign w:val="center"/>
          </w:tcPr>
          <w:p w14:paraId="4290EA09" w14:textId="62F6A115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eastAsia="Times New Roman" w:hAnsi="Times New Roman" w:cs="Times New Roman"/>
                <w:color w:val="000000"/>
                <w:sz w:val="16"/>
                <w:lang w:eastAsia="en-GB"/>
              </w:rPr>
              <w:t>ACGTGCTGTATGGTCCTCGG</w:t>
            </w:r>
          </w:p>
        </w:tc>
        <w:tc>
          <w:tcPr>
            <w:tcW w:w="3685" w:type="dxa"/>
            <w:vAlign w:val="center"/>
          </w:tcPr>
          <w:p w14:paraId="4C6F4345" w14:textId="64AECC16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eastAsia="Times New Roman" w:hAnsi="Times New Roman" w:cs="Times New Roman"/>
                <w:color w:val="000000"/>
                <w:sz w:val="16"/>
                <w:lang w:eastAsia="en-GB"/>
              </w:rPr>
              <w:t>GTCCAGTTATTTTGAGAGTGGTACAGTA</w:t>
            </w:r>
          </w:p>
        </w:tc>
        <w:tc>
          <w:tcPr>
            <w:tcW w:w="709" w:type="dxa"/>
            <w:vAlign w:val="center"/>
          </w:tcPr>
          <w:p w14:paraId="63748C66" w14:textId="7777777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D67416" w:rsidRPr="00DC57BD" w14:paraId="1A65BC96" w14:textId="77777777" w:rsidTr="001E264B">
        <w:trPr>
          <w:trHeight w:val="57"/>
        </w:trPr>
        <w:tc>
          <w:tcPr>
            <w:tcW w:w="1242" w:type="dxa"/>
            <w:vMerge/>
            <w:vAlign w:val="center"/>
          </w:tcPr>
          <w:p w14:paraId="3B425B78" w14:textId="77777777" w:rsidR="00D67416" w:rsidRPr="00DC57BD" w:rsidRDefault="00D67416" w:rsidP="001E264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93" w:type="dxa"/>
            <w:vAlign w:val="center"/>
          </w:tcPr>
          <w:p w14:paraId="7BBBEF4B" w14:textId="77777777" w:rsidR="00D67416" w:rsidRPr="00DC57BD" w:rsidRDefault="00D67416" w:rsidP="001E264B">
            <w:pPr>
              <w:rPr>
                <w:rFonts w:ascii="Times New Roman" w:hAnsi="Times New Roman" w:cs="Times New Roman"/>
              </w:rPr>
            </w:pPr>
            <w:r w:rsidRPr="00DC57BD">
              <w:rPr>
                <w:rFonts w:ascii="Times New Roman" w:hAnsi="Times New Roman" w:cs="Times New Roman"/>
              </w:rPr>
              <w:t>Arg2</w:t>
            </w:r>
          </w:p>
        </w:tc>
        <w:tc>
          <w:tcPr>
            <w:tcW w:w="2835" w:type="dxa"/>
            <w:vAlign w:val="center"/>
          </w:tcPr>
          <w:p w14:paraId="73D8153E" w14:textId="77777777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hAnsi="Times New Roman" w:cs="Times New Roman"/>
                <w:color w:val="222222"/>
                <w:sz w:val="16"/>
                <w:shd w:val="clear" w:color="auto" w:fill="FFFFFF"/>
              </w:rPr>
              <w:t>ATATGGTCCAGCTGCCATTCGAGA</w:t>
            </w:r>
          </w:p>
        </w:tc>
        <w:tc>
          <w:tcPr>
            <w:tcW w:w="3685" w:type="dxa"/>
            <w:vAlign w:val="center"/>
          </w:tcPr>
          <w:p w14:paraId="43B3D53F" w14:textId="571837B2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hAnsi="Times New Roman" w:cs="Times New Roman"/>
                <w:color w:val="222222"/>
                <w:sz w:val="16"/>
                <w:shd w:val="clear" w:color="auto" w:fill="FFFFFF"/>
              </w:rPr>
              <w:t>CCACTTCAGCCAGTTCCTGGT</w:t>
            </w:r>
          </w:p>
        </w:tc>
        <w:tc>
          <w:tcPr>
            <w:tcW w:w="709" w:type="dxa"/>
            <w:vAlign w:val="center"/>
          </w:tcPr>
          <w:p w14:paraId="6508B71D" w14:textId="29BFC648" w:rsidR="00D67416" w:rsidRPr="00DC57BD" w:rsidRDefault="00751C9A" w:rsidP="0095220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noProof/>
              </w:rPr>
              <w:fldChar w:fldCharType="begin"/>
            </w:r>
            <w:r w:rsidR="0095220B">
              <w:rPr>
                <w:rFonts w:ascii="Times New Roman" w:hAnsi="Times New Roman" w:cs="Times New Roman"/>
                <w:noProof/>
              </w:rPr>
              <w:instrText xml:space="preserve"> ADDIN EN.CITE &lt;EndNote&gt;&lt;Cite&gt;&lt;Author&gt;Jin&lt;/Author&gt;&lt;Year&gt;2015&lt;/Year&gt;&lt;RecNum&gt;986&lt;/RecNum&gt;&lt;IDText&gt;Extracellular signal-regulated kinase mediates expression of arginase II but not inducible nitric-oxide synthase in lipopolysaccharide-stimulated macrophages&lt;/IDText&gt;&lt;DisplayText&gt;[1]&lt;/DisplayText&gt;&lt;record&gt;&lt;rec-number&gt;986&lt;/rec-number&gt;&lt;foreign-keys&gt;&lt;key app="EN" db-id="2z0vdrwervz9r0et29m5w29x505wre0dz05r" timestamp="1441867098"&gt;986&lt;/key&gt;&lt;/foreign-keys&gt;&lt;ref-type name="Journal Article"&gt;17&lt;/ref-type&gt;&lt;contributors&gt;&lt;authors&gt;&lt;author&gt;Jin, Y.&lt;/author&gt;&lt;author&gt;Liu, Y.&lt;/author&gt;&lt;author&gt;Nelin, L. D.&lt;/author&gt;&lt;/authors&gt;&lt;/contributors&gt;&lt;titles&gt;&lt;title&gt;Extracellular signal-regulated kinase mediates expression of arginase II but not inducible nitric-oxide synthase in lipopolysaccharide-stimulated macrophages&lt;/title&gt;&lt;secondary-title&gt;J Biol Chem&lt;/secondary-title&gt;&lt;/titles&gt;&lt;periodical&gt;&lt;full-title&gt;J Biol Chem&lt;/full-title&gt;&lt;/periodical&gt;&lt;pages&gt;2099-111&lt;/pages&gt;&lt;volume&gt;290&lt;/volume&gt;&lt;number&gt;4&lt;/number&gt;&lt;keywords&gt;&lt;keyword&gt;Adenoviridae&lt;/keyword&gt;&lt;keyword&gt;Animals&lt;/keyword&gt;&lt;keyword&gt;Arginase&lt;/keyword&gt;&lt;keyword&gt;Cell Line&lt;/keyword&gt;&lt;keyword&gt;Cyclic AMP&lt;/keyword&gt;&lt;keyword&gt;Extracellular Signal-Regulated MAP Kinases&lt;/keyword&gt;&lt;keyword&gt;Gene Expression Regulation, Enzymologic&lt;/keyword&gt;&lt;keyword&gt;Humans&lt;/keyword&gt;&lt;keyword&gt;Lipopolysaccharides&lt;/keyword&gt;&lt;keyword&gt;MAP Kinase Signaling System&lt;/keyword&gt;&lt;keyword&gt;Macrophages&lt;/keyword&gt;&lt;keyword&gt;Mice&lt;/keyword&gt;&lt;keyword&gt;Nitric Oxide Synthase Type II&lt;/keyword&gt;&lt;keyword&gt;Phenotype&lt;/keyword&gt;&lt;keyword&gt;Phosphorylation&lt;/keyword&gt;&lt;keyword&gt;Promoter Regions, Genetic&lt;/keyword&gt;&lt;keyword&gt;RNA, Small Interfering&lt;/keyword&gt;&lt;keyword&gt;p38 Mitogen-Activated Protein Kinases&lt;/keyword&gt;&lt;/keywords&gt;&lt;dates&gt;&lt;year&gt;2015&lt;/year&gt;&lt;pub-dates&gt;&lt;date&gt;Jan&lt;/date&gt;&lt;/pub-dates&gt;&lt;/dates&gt;&lt;isbn&gt;1083-351X&lt;/isbn&gt;&lt;accession-num&gt;25451938&lt;/accession-num&gt;&lt;urls&gt;&lt;related-urls&gt;&lt;url&gt;http://www.ncbi.nlm.nih.gov/pubmed/25451938&lt;/url&gt;&lt;/related-urls&gt;&lt;/urls&gt;&lt;custom2&gt;PMC4303663&lt;/custom2&gt;&lt;electronic-resource-num&gt;10.1074/jbc.M114.599985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noProof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]</w:t>
            </w:r>
            <w:r>
              <w:rPr>
                <w:rFonts w:ascii="Times New Roman" w:hAnsi="Times New Roman" w:cs="Times New Roman"/>
                <w:noProof/>
              </w:rPr>
              <w:fldChar w:fldCharType="end"/>
            </w:r>
          </w:p>
        </w:tc>
      </w:tr>
      <w:tr w:rsidR="00D67416" w:rsidRPr="00DC57BD" w14:paraId="08F355FB" w14:textId="77777777" w:rsidTr="001E264B">
        <w:trPr>
          <w:trHeight w:val="57"/>
        </w:trPr>
        <w:tc>
          <w:tcPr>
            <w:tcW w:w="1242" w:type="dxa"/>
            <w:vMerge/>
            <w:vAlign w:val="center"/>
          </w:tcPr>
          <w:p w14:paraId="4C00934B" w14:textId="77777777" w:rsidR="00D67416" w:rsidRPr="00DC57BD" w:rsidRDefault="00D67416" w:rsidP="001E264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93" w:type="dxa"/>
            <w:vAlign w:val="center"/>
          </w:tcPr>
          <w:p w14:paraId="4D1F850E" w14:textId="77777777" w:rsidR="00D67416" w:rsidRPr="00DC57BD" w:rsidRDefault="00D67416" w:rsidP="001E264B">
            <w:pPr>
              <w:rPr>
                <w:rFonts w:ascii="Times New Roman" w:hAnsi="Times New Roman" w:cs="Times New Roman"/>
              </w:rPr>
            </w:pPr>
            <w:r w:rsidRPr="00DC57BD">
              <w:rPr>
                <w:rFonts w:ascii="Times New Roman" w:hAnsi="Times New Roman" w:cs="Times New Roman"/>
              </w:rPr>
              <w:t>iNOS</w:t>
            </w:r>
          </w:p>
        </w:tc>
        <w:tc>
          <w:tcPr>
            <w:tcW w:w="2835" w:type="dxa"/>
            <w:vAlign w:val="center"/>
          </w:tcPr>
          <w:p w14:paraId="4D4037A3" w14:textId="7839257D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hAnsi="Times New Roman" w:cs="Times New Roman"/>
                <w:sz w:val="16"/>
              </w:rPr>
              <w:t>CAGTTCTGCGCCTTTGCTCAT</w:t>
            </w:r>
          </w:p>
        </w:tc>
        <w:tc>
          <w:tcPr>
            <w:tcW w:w="3685" w:type="dxa"/>
            <w:vAlign w:val="center"/>
          </w:tcPr>
          <w:p w14:paraId="33A341FB" w14:textId="723C2BFB" w:rsidR="00D67416" w:rsidRPr="00DC57BD" w:rsidRDefault="00D67416" w:rsidP="001E264B">
            <w:pPr>
              <w:jc w:val="center"/>
              <w:rPr>
                <w:rFonts w:ascii="Times New Roman" w:hAnsi="Times New Roman" w:cs="Times New Roman"/>
                <w:sz w:val="16"/>
              </w:rPr>
            </w:pPr>
            <w:r w:rsidRPr="00DC57BD">
              <w:rPr>
                <w:rFonts w:ascii="Times New Roman" w:hAnsi="Times New Roman" w:cs="Times New Roman"/>
                <w:sz w:val="16"/>
              </w:rPr>
              <w:t>GGTGGTGCGGCTGGACTTT</w:t>
            </w:r>
          </w:p>
        </w:tc>
        <w:tc>
          <w:tcPr>
            <w:tcW w:w="709" w:type="dxa"/>
            <w:vAlign w:val="center"/>
          </w:tcPr>
          <w:p w14:paraId="192704E4" w14:textId="7CE6C1D9" w:rsidR="00D67416" w:rsidRPr="00DC57BD" w:rsidRDefault="00751C9A" w:rsidP="0095220B">
            <w:pPr>
              <w:jc w:val="center"/>
              <w:rPr>
                <w:rFonts w:ascii="Times New Roman" w:hAnsi="Times New Roman" w:cs="Times New Roman"/>
              </w:rPr>
            </w:pPr>
            <w:r w:rsidRPr="00751C9A">
              <w:rPr>
                <w:rFonts w:ascii="Times New Roman" w:hAnsi="Times New Roman" w:cs="Times New Roman"/>
                <w:noProof/>
              </w:rPr>
              <w:fldChar w:fldCharType="begin">
                <w:fldData xml:space="preserve">PEVuZE5vdGU+PENpdGU+PEF1dGhvcj5DaGFuZzwvQXV0aG9yPjxZZWFyPjIwMTA8L1llYXI+PFJl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</w:fldData>
              </w:fldChar>
            </w:r>
            <w:r w:rsidR="0095220B">
              <w:rPr>
                <w:rFonts w:ascii="Times New Roman" w:hAnsi="Times New Roman" w:cs="Times New Roman"/>
                <w:noProof/>
              </w:rPr>
              <w:instrText xml:space="preserve"> ADDIN EN.CITE </w:instrText>
            </w:r>
            <w:r w:rsidR="0095220B">
              <w:rPr>
                <w:rFonts w:ascii="Times New Roman" w:hAnsi="Times New Roman" w:cs="Times New Roman"/>
                <w:noProof/>
              </w:rPr>
              <w:fldChar w:fldCharType="begin">
                <w:fldData xml:space="preserve">PEVuZE5vdGU+PENpdGU+PEF1dGhvcj5DaGFuZzwvQXV0aG9yPjxZZWFyPjIwMTA8L1llYXI+PFJl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</w:fldData>
              </w:fldChar>
            </w:r>
            <w:r w:rsidR="0095220B">
              <w:rPr>
                <w:rFonts w:ascii="Times New Roman" w:hAnsi="Times New Roman" w:cs="Times New Roman"/>
                <w:noProof/>
              </w:rPr>
              <w:instrText xml:space="preserve"> ADDIN EN.CITE.DATA </w:instrText>
            </w:r>
            <w:r w:rsidR="0095220B">
              <w:rPr>
                <w:rFonts w:ascii="Times New Roman" w:hAnsi="Times New Roman" w:cs="Times New Roman"/>
                <w:noProof/>
              </w:rPr>
            </w:r>
            <w:r w:rsidR="0095220B">
              <w:rPr>
                <w:rFonts w:ascii="Times New Roman" w:hAnsi="Times New Roman" w:cs="Times New Roman"/>
                <w:noProof/>
              </w:rPr>
              <w:fldChar w:fldCharType="end"/>
            </w:r>
            <w:r w:rsidRPr="00751C9A">
              <w:rPr>
                <w:rFonts w:ascii="Times New Roman" w:hAnsi="Times New Roman" w:cs="Times New Roman"/>
                <w:noProof/>
              </w:rPr>
            </w:r>
            <w:r w:rsidRPr="00751C9A">
              <w:rPr>
                <w:rFonts w:ascii="Times New Roman" w:hAnsi="Times New Roman" w:cs="Times New Roman"/>
                <w:noProof/>
              </w:rPr>
              <w:fldChar w:fldCharType="separate"/>
            </w:r>
            <w:r w:rsidRPr="00751C9A">
              <w:rPr>
                <w:rFonts w:ascii="Times New Roman" w:hAnsi="Times New Roman" w:cs="Times New Roman"/>
                <w:noProof/>
              </w:rPr>
              <w:t>[2]</w:t>
            </w:r>
            <w:r w:rsidRPr="00751C9A">
              <w:rPr>
                <w:rFonts w:ascii="Times New Roman" w:hAnsi="Times New Roman" w:cs="Times New Roman"/>
                <w:noProof/>
              </w:rPr>
              <w:fldChar w:fldCharType="end"/>
            </w:r>
          </w:p>
        </w:tc>
      </w:tr>
    </w:tbl>
    <w:p w14:paraId="668B84DF" w14:textId="08B8A42A" w:rsidR="006A2C75" w:rsidRDefault="006A2C75" w:rsidP="0046709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bCs/>
        </w:rPr>
      </w:pPr>
      <w:bookmarkStart w:id="0" w:name="_GoBack"/>
      <w:bookmarkEnd w:id="0"/>
    </w:p>
    <w:p w14:paraId="5806F2B4" w14:textId="6CB8495B" w:rsidR="00751C9A" w:rsidRPr="00751C9A" w:rsidRDefault="00751C9A" w:rsidP="009C3C2D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bCs/>
        </w:rPr>
      </w:pPr>
      <w:r w:rsidRPr="00751C9A">
        <w:rPr>
          <w:rFonts w:ascii="Times New Roman" w:hAnsi="Times New Roman" w:cs="Times New Roman"/>
          <w:b/>
          <w:bCs/>
        </w:rPr>
        <w:t>References</w:t>
      </w:r>
    </w:p>
    <w:p w14:paraId="5DB572CE" w14:textId="77777777" w:rsidR="00B159C8" w:rsidRPr="00B159C8" w:rsidRDefault="00751C9A" w:rsidP="00B159C8">
      <w:pPr>
        <w:pStyle w:val="EndNoteBibliography"/>
        <w:spacing w:after="0"/>
      </w:pPr>
      <w:r w:rsidRPr="00751C9A">
        <w:fldChar w:fldCharType="begin"/>
      </w:r>
      <w:r w:rsidRPr="00751C9A">
        <w:instrText xml:space="preserve"> ADDIN EN.REFLIST </w:instrText>
      </w:r>
      <w:r w:rsidRPr="00751C9A">
        <w:fldChar w:fldCharType="separate"/>
      </w:r>
      <w:r w:rsidR="00B159C8" w:rsidRPr="00B159C8">
        <w:t>1.</w:t>
      </w:r>
      <w:r w:rsidR="00B159C8" w:rsidRPr="00B159C8">
        <w:tab/>
        <w:t>Jin Y, Liu Y, Nelin LD. Extracellular signal-regulated kinase mediates expression of arginase II but not inducible nitric-oxide synthase in lipopolysaccharide-stimulated macrophages. J Biol Chem. 2015;290(4):2099-111. doi: 10.1074/jbc.M114.599985. PubMed PMID: 25451938; PubMed Central PMCID: PMCPMC4303663.</w:t>
      </w:r>
    </w:p>
    <w:p w14:paraId="59302296" w14:textId="77777777" w:rsidR="00B159C8" w:rsidRPr="00B159C8" w:rsidRDefault="00B159C8" w:rsidP="00B159C8">
      <w:pPr>
        <w:pStyle w:val="EndNoteBibliography"/>
      </w:pPr>
      <w:r w:rsidRPr="00B159C8">
        <w:t>2.</w:t>
      </w:r>
      <w:r w:rsidRPr="00B159C8">
        <w:tab/>
        <w:t>Chang CS, Sun HL, Lii CK, Chen HW, Chen PY, Liu KL. Gamma-linolenic acid inhibits inflammatory responses by regulating NF-kappaB and AP-1 activation in lipopolysaccharide-induced RAW 264.7 macrophages. Inflammation. 2010;33(1):46-57. doi: 10.1007/s10753-009-9157-8. PubMed PMID: 19842026.</w:t>
      </w:r>
    </w:p>
    <w:p w14:paraId="4CE2867E" w14:textId="36F1E402" w:rsidR="004D78A4" w:rsidRPr="00D67416" w:rsidRDefault="00751C9A" w:rsidP="009C3C2D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</w:rPr>
      </w:pPr>
      <w:r w:rsidRPr="00751C9A">
        <w:rPr>
          <w:rFonts w:ascii="Times New Roman" w:hAnsi="Times New Roman" w:cs="Times New Roman"/>
        </w:rPr>
        <w:fldChar w:fldCharType="end"/>
      </w:r>
      <w:r w:rsidR="00AC4BEB">
        <w:rPr>
          <w:rFonts w:ascii="Times New Roman" w:hAnsi="Times New Roman" w:cs="Times New Roman"/>
        </w:rPr>
        <w:fldChar w:fldCharType="begin"/>
      </w:r>
      <w:r w:rsidR="00AC4BEB">
        <w:rPr>
          <w:rFonts w:ascii="Times New Roman" w:hAnsi="Times New Roman" w:cs="Times New Roman"/>
        </w:rPr>
        <w:instrText xml:space="preserve"> ADDIN </w:instrText>
      </w:r>
      <w:r w:rsidR="00AC4BEB">
        <w:rPr>
          <w:rFonts w:ascii="Times New Roman" w:hAnsi="Times New Roman" w:cs="Times New Roman"/>
        </w:rPr>
        <w:fldChar w:fldCharType="end"/>
      </w:r>
    </w:p>
    <w:sectPr w:rsidR="004D78A4" w:rsidRPr="00D67416" w:rsidSect="00062919">
      <w:footerReference w:type="default" r:id="rId6"/>
      <w:pgSz w:w="11906" w:h="16838"/>
      <w:pgMar w:top="1440" w:right="1440" w:bottom="1440" w:left="1440" w:header="227" w:footer="22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339A878" w14:textId="77777777" w:rsidR="00D14289" w:rsidRDefault="00D14289">
      <w:pPr>
        <w:spacing w:after="0" w:line="240" w:lineRule="auto"/>
      </w:pPr>
      <w:r>
        <w:separator/>
      </w:r>
    </w:p>
  </w:endnote>
  <w:endnote w:type="continuationSeparator" w:id="0">
    <w:p w14:paraId="7328CE79" w14:textId="77777777" w:rsidR="00D14289" w:rsidRDefault="00D1428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6216913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8DE799A" w14:textId="77777777" w:rsidR="001E264B" w:rsidRDefault="001E264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01B0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9EC0A33" w14:textId="77777777" w:rsidR="001E264B" w:rsidRDefault="001E264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9BA9FFB" w14:textId="77777777" w:rsidR="00D14289" w:rsidRDefault="00D14289">
      <w:pPr>
        <w:spacing w:after="0" w:line="240" w:lineRule="auto"/>
      </w:pPr>
      <w:r>
        <w:separator/>
      </w:r>
    </w:p>
  </w:footnote>
  <w:footnote w:type="continuationSeparator" w:id="0">
    <w:p w14:paraId="468F22FF" w14:textId="77777777" w:rsidR="00D14289" w:rsidRDefault="00D1428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0vdrwervz9r0et29m5w29x505wre0dz05r&quot;&gt;My EndNote Library&lt;record-ids&gt;&lt;item&gt;986&lt;/item&gt;&lt;item&gt;987&lt;/item&gt;&lt;/record-ids&gt;&lt;/item&gt;&lt;/Libraries&gt;"/>
  </w:docVars>
  <w:rsids>
    <w:rsidRoot w:val="0046709B"/>
    <w:rsid w:val="0000067B"/>
    <w:rsid w:val="0000195F"/>
    <w:rsid w:val="00004FCF"/>
    <w:rsid w:val="00005FA1"/>
    <w:rsid w:val="0000651F"/>
    <w:rsid w:val="00006C3D"/>
    <w:rsid w:val="00006E51"/>
    <w:rsid w:val="0001020B"/>
    <w:rsid w:val="00011F0B"/>
    <w:rsid w:val="00013399"/>
    <w:rsid w:val="00022934"/>
    <w:rsid w:val="00024269"/>
    <w:rsid w:val="00026D8A"/>
    <w:rsid w:val="00027472"/>
    <w:rsid w:val="000308F0"/>
    <w:rsid w:val="00030AFF"/>
    <w:rsid w:val="00035DD0"/>
    <w:rsid w:val="00040DE5"/>
    <w:rsid w:val="00044593"/>
    <w:rsid w:val="00046410"/>
    <w:rsid w:val="0005121D"/>
    <w:rsid w:val="00053173"/>
    <w:rsid w:val="0005764A"/>
    <w:rsid w:val="00057EF4"/>
    <w:rsid w:val="000617C4"/>
    <w:rsid w:val="00062919"/>
    <w:rsid w:val="000650FB"/>
    <w:rsid w:val="0007160E"/>
    <w:rsid w:val="0007179D"/>
    <w:rsid w:val="0007307D"/>
    <w:rsid w:val="00077BC2"/>
    <w:rsid w:val="000815F3"/>
    <w:rsid w:val="0008197C"/>
    <w:rsid w:val="0008343A"/>
    <w:rsid w:val="000846E7"/>
    <w:rsid w:val="0008477B"/>
    <w:rsid w:val="00084FD1"/>
    <w:rsid w:val="0008677D"/>
    <w:rsid w:val="00086793"/>
    <w:rsid w:val="00086BE3"/>
    <w:rsid w:val="000878CF"/>
    <w:rsid w:val="00090846"/>
    <w:rsid w:val="00090ECC"/>
    <w:rsid w:val="00094289"/>
    <w:rsid w:val="00096075"/>
    <w:rsid w:val="00097725"/>
    <w:rsid w:val="000A13AD"/>
    <w:rsid w:val="000A5EB9"/>
    <w:rsid w:val="000A66FE"/>
    <w:rsid w:val="000A6C02"/>
    <w:rsid w:val="000B4E15"/>
    <w:rsid w:val="000B7366"/>
    <w:rsid w:val="000C03B1"/>
    <w:rsid w:val="000C23F4"/>
    <w:rsid w:val="000C2AA8"/>
    <w:rsid w:val="000C2F50"/>
    <w:rsid w:val="000C3C17"/>
    <w:rsid w:val="000C51C5"/>
    <w:rsid w:val="000C5FB7"/>
    <w:rsid w:val="000C664D"/>
    <w:rsid w:val="000D0D74"/>
    <w:rsid w:val="000D2299"/>
    <w:rsid w:val="000D2887"/>
    <w:rsid w:val="000D4E92"/>
    <w:rsid w:val="000D78B5"/>
    <w:rsid w:val="000D799F"/>
    <w:rsid w:val="000E09B1"/>
    <w:rsid w:val="000E24C6"/>
    <w:rsid w:val="000E352B"/>
    <w:rsid w:val="000F11C5"/>
    <w:rsid w:val="000F4939"/>
    <w:rsid w:val="000F7249"/>
    <w:rsid w:val="001075C8"/>
    <w:rsid w:val="001105CB"/>
    <w:rsid w:val="00110BFB"/>
    <w:rsid w:val="00115915"/>
    <w:rsid w:val="001211DC"/>
    <w:rsid w:val="00124936"/>
    <w:rsid w:val="00130406"/>
    <w:rsid w:val="00136077"/>
    <w:rsid w:val="0014149E"/>
    <w:rsid w:val="0014240E"/>
    <w:rsid w:val="00145045"/>
    <w:rsid w:val="0014572A"/>
    <w:rsid w:val="00146087"/>
    <w:rsid w:val="0014795B"/>
    <w:rsid w:val="00150E94"/>
    <w:rsid w:val="00152729"/>
    <w:rsid w:val="001539FC"/>
    <w:rsid w:val="00153A39"/>
    <w:rsid w:val="00155167"/>
    <w:rsid w:val="001558BE"/>
    <w:rsid w:val="00157DB0"/>
    <w:rsid w:val="00162BA0"/>
    <w:rsid w:val="00163305"/>
    <w:rsid w:val="001636A4"/>
    <w:rsid w:val="0016387F"/>
    <w:rsid w:val="0016403A"/>
    <w:rsid w:val="00164CE5"/>
    <w:rsid w:val="0017044D"/>
    <w:rsid w:val="001718B0"/>
    <w:rsid w:val="001763B9"/>
    <w:rsid w:val="0017651A"/>
    <w:rsid w:val="001765B5"/>
    <w:rsid w:val="001827AD"/>
    <w:rsid w:val="00182DD7"/>
    <w:rsid w:val="0018386B"/>
    <w:rsid w:val="00192029"/>
    <w:rsid w:val="00195F36"/>
    <w:rsid w:val="001A448D"/>
    <w:rsid w:val="001A74BA"/>
    <w:rsid w:val="001B144C"/>
    <w:rsid w:val="001B16EC"/>
    <w:rsid w:val="001B20BC"/>
    <w:rsid w:val="001B2184"/>
    <w:rsid w:val="001B2A2B"/>
    <w:rsid w:val="001C0F8F"/>
    <w:rsid w:val="001C57D9"/>
    <w:rsid w:val="001C719A"/>
    <w:rsid w:val="001D1FDA"/>
    <w:rsid w:val="001D2B4A"/>
    <w:rsid w:val="001D3EE6"/>
    <w:rsid w:val="001D4BA2"/>
    <w:rsid w:val="001D76BF"/>
    <w:rsid w:val="001E067D"/>
    <w:rsid w:val="001E1667"/>
    <w:rsid w:val="001E264B"/>
    <w:rsid w:val="001E29C0"/>
    <w:rsid w:val="001E2B5C"/>
    <w:rsid w:val="001F10AB"/>
    <w:rsid w:val="001F145A"/>
    <w:rsid w:val="001F2C45"/>
    <w:rsid w:val="001F37AE"/>
    <w:rsid w:val="001F411B"/>
    <w:rsid w:val="001F7535"/>
    <w:rsid w:val="001F78EB"/>
    <w:rsid w:val="001F7D73"/>
    <w:rsid w:val="002016EB"/>
    <w:rsid w:val="00201825"/>
    <w:rsid w:val="002051D8"/>
    <w:rsid w:val="002053B7"/>
    <w:rsid w:val="00205AB4"/>
    <w:rsid w:val="002066DE"/>
    <w:rsid w:val="0021092C"/>
    <w:rsid w:val="00210C48"/>
    <w:rsid w:val="00215967"/>
    <w:rsid w:val="00220792"/>
    <w:rsid w:val="002222CE"/>
    <w:rsid w:val="0022540F"/>
    <w:rsid w:val="00230D00"/>
    <w:rsid w:val="00230FA1"/>
    <w:rsid w:val="00231D90"/>
    <w:rsid w:val="0023331D"/>
    <w:rsid w:val="00236A07"/>
    <w:rsid w:val="0024039A"/>
    <w:rsid w:val="00242CDC"/>
    <w:rsid w:val="002439BD"/>
    <w:rsid w:val="00244432"/>
    <w:rsid w:val="00247C6F"/>
    <w:rsid w:val="00253B39"/>
    <w:rsid w:val="00253CFE"/>
    <w:rsid w:val="00257A61"/>
    <w:rsid w:val="00261CF6"/>
    <w:rsid w:val="00266A66"/>
    <w:rsid w:val="00272C9E"/>
    <w:rsid w:val="00272D4D"/>
    <w:rsid w:val="00273C03"/>
    <w:rsid w:val="00273CA2"/>
    <w:rsid w:val="00280712"/>
    <w:rsid w:val="00281695"/>
    <w:rsid w:val="00290700"/>
    <w:rsid w:val="00290F0D"/>
    <w:rsid w:val="0029346F"/>
    <w:rsid w:val="0029368B"/>
    <w:rsid w:val="0029536B"/>
    <w:rsid w:val="002958B8"/>
    <w:rsid w:val="0029774E"/>
    <w:rsid w:val="002A217B"/>
    <w:rsid w:val="002A331F"/>
    <w:rsid w:val="002A64EE"/>
    <w:rsid w:val="002A72C5"/>
    <w:rsid w:val="002A7B9E"/>
    <w:rsid w:val="002B0321"/>
    <w:rsid w:val="002B06B3"/>
    <w:rsid w:val="002B0F4E"/>
    <w:rsid w:val="002B19E9"/>
    <w:rsid w:val="002B50BA"/>
    <w:rsid w:val="002B759B"/>
    <w:rsid w:val="002C0C68"/>
    <w:rsid w:val="002C5CD2"/>
    <w:rsid w:val="002D1634"/>
    <w:rsid w:val="002D2672"/>
    <w:rsid w:val="002D31C5"/>
    <w:rsid w:val="002D489D"/>
    <w:rsid w:val="002D5F27"/>
    <w:rsid w:val="002E0409"/>
    <w:rsid w:val="002E0AA9"/>
    <w:rsid w:val="002E5E51"/>
    <w:rsid w:val="002E7EF2"/>
    <w:rsid w:val="002F2807"/>
    <w:rsid w:val="002F4725"/>
    <w:rsid w:val="002F5807"/>
    <w:rsid w:val="002F59E2"/>
    <w:rsid w:val="002F75EE"/>
    <w:rsid w:val="00300E9B"/>
    <w:rsid w:val="003019F7"/>
    <w:rsid w:val="00305ECB"/>
    <w:rsid w:val="003113B9"/>
    <w:rsid w:val="003121E0"/>
    <w:rsid w:val="0031511B"/>
    <w:rsid w:val="00315366"/>
    <w:rsid w:val="00323297"/>
    <w:rsid w:val="00324D9C"/>
    <w:rsid w:val="00324FED"/>
    <w:rsid w:val="00327833"/>
    <w:rsid w:val="00327C50"/>
    <w:rsid w:val="00333FDD"/>
    <w:rsid w:val="003374BD"/>
    <w:rsid w:val="00342439"/>
    <w:rsid w:val="00342600"/>
    <w:rsid w:val="00343B89"/>
    <w:rsid w:val="00346B92"/>
    <w:rsid w:val="00346DAF"/>
    <w:rsid w:val="003503ED"/>
    <w:rsid w:val="003542FB"/>
    <w:rsid w:val="00356536"/>
    <w:rsid w:val="00362ACE"/>
    <w:rsid w:val="0036648A"/>
    <w:rsid w:val="00366935"/>
    <w:rsid w:val="00370AF3"/>
    <w:rsid w:val="0037135D"/>
    <w:rsid w:val="00371E23"/>
    <w:rsid w:val="003744E8"/>
    <w:rsid w:val="00375B91"/>
    <w:rsid w:val="00382AB0"/>
    <w:rsid w:val="00383709"/>
    <w:rsid w:val="0038641E"/>
    <w:rsid w:val="00386626"/>
    <w:rsid w:val="00386853"/>
    <w:rsid w:val="00387C31"/>
    <w:rsid w:val="00391A8E"/>
    <w:rsid w:val="003925DC"/>
    <w:rsid w:val="00393420"/>
    <w:rsid w:val="003A030A"/>
    <w:rsid w:val="003A20F8"/>
    <w:rsid w:val="003A30D3"/>
    <w:rsid w:val="003A46D5"/>
    <w:rsid w:val="003A5321"/>
    <w:rsid w:val="003B4077"/>
    <w:rsid w:val="003B64E7"/>
    <w:rsid w:val="003B6B40"/>
    <w:rsid w:val="003C0BE9"/>
    <w:rsid w:val="003C475B"/>
    <w:rsid w:val="003D4262"/>
    <w:rsid w:val="003D7863"/>
    <w:rsid w:val="003E09FB"/>
    <w:rsid w:val="003E0AB2"/>
    <w:rsid w:val="003E0AF4"/>
    <w:rsid w:val="003E15E2"/>
    <w:rsid w:val="003E1912"/>
    <w:rsid w:val="003E1B24"/>
    <w:rsid w:val="003E2D28"/>
    <w:rsid w:val="003E3DB4"/>
    <w:rsid w:val="003E49EA"/>
    <w:rsid w:val="003E7218"/>
    <w:rsid w:val="003E7276"/>
    <w:rsid w:val="003E78AF"/>
    <w:rsid w:val="003E7ADF"/>
    <w:rsid w:val="003F1534"/>
    <w:rsid w:val="003F2ECC"/>
    <w:rsid w:val="003F3913"/>
    <w:rsid w:val="00403588"/>
    <w:rsid w:val="00407A06"/>
    <w:rsid w:val="004149BB"/>
    <w:rsid w:val="00416D90"/>
    <w:rsid w:val="00416E49"/>
    <w:rsid w:val="004224F8"/>
    <w:rsid w:val="00422C9C"/>
    <w:rsid w:val="00422E59"/>
    <w:rsid w:val="004236F6"/>
    <w:rsid w:val="004244E8"/>
    <w:rsid w:val="0042450B"/>
    <w:rsid w:val="00432F08"/>
    <w:rsid w:val="00441C5B"/>
    <w:rsid w:val="00444992"/>
    <w:rsid w:val="00444AFA"/>
    <w:rsid w:val="004463C7"/>
    <w:rsid w:val="00446AB1"/>
    <w:rsid w:val="00447A2D"/>
    <w:rsid w:val="00451A11"/>
    <w:rsid w:val="004548D4"/>
    <w:rsid w:val="00454C9D"/>
    <w:rsid w:val="00455BA0"/>
    <w:rsid w:val="00457C65"/>
    <w:rsid w:val="0046414A"/>
    <w:rsid w:val="004648A7"/>
    <w:rsid w:val="004651D2"/>
    <w:rsid w:val="004652C1"/>
    <w:rsid w:val="004652DC"/>
    <w:rsid w:val="0046709B"/>
    <w:rsid w:val="004702A4"/>
    <w:rsid w:val="00472285"/>
    <w:rsid w:val="00473C45"/>
    <w:rsid w:val="00475A30"/>
    <w:rsid w:val="004802F1"/>
    <w:rsid w:val="00483A36"/>
    <w:rsid w:val="004842AD"/>
    <w:rsid w:val="004844A5"/>
    <w:rsid w:val="004905BE"/>
    <w:rsid w:val="00491199"/>
    <w:rsid w:val="00491E29"/>
    <w:rsid w:val="0049420E"/>
    <w:rsid w:val="00494505"/>
    <w:rsid w:val="0049613C"/>
    <w:rsid w:val="0049693F"/>
    <w:rsid w:val="004A041E"/>
    <w:rsid w:val="004A10B1"/>
    <w:rsid w:val="004B0192"/>
    <w:rsid w:val="004B31E5"/>
    <w:rsid w:val="004B3E44"/>
    <w:rsid w:val="004B42B4"/>
    <w:rsid w:val="004B4D9C"/>
    <w:rsid w:val="004B63EF"/>
    <w:rsid w:val="004B7459"/>
    <w:rsid w:val="004C18AD"/>
    <w:rsid w:val="004C39BA"/>
    <w:rsid w:val="004C4103"/>
    <w:rsid w:val="004C4F2F"/>
    <w:rsid w:val="004C73C0"/>
    <w:rsid w:val="004C7BDC"/>
    <w:rsid w:val="004D241D"/>
    <w:rsid w:val="004D545C"/>
    <w:rsid w:val="004D5534"/>
    <w:rsid w:val="004D5922"/>
    <w:rsid w:val="004D78A4"/>
    <w:rsid w:val="004E1A67"/>
    <w:rsid w:val="004E2044"/>
    <w:rsid w:val="004E3F42"/>
    <w:rsid w:val="004E5AF4"/>
    <w:rsid w:val="004F1FE6"/>
    <w:rsid w:val="004F61E2"/>
    <w:rsid w:val="004F66D1"/>
    <w:rsid w:val="005007F0"/>
    <w:rsid w:val="0050311F"/>
    <w:rsid w:val="005041B7"/>
    <w:rsid w:val="00504706"/>
    <w:rsid w:val="00505058"/>
    <w:rsid w:val="00505490"/>
    <w:rsid w:val="00505BF1"/>
    <w:rsid w:val="00505D4E"/>
    <w:rsid w:val="00506B3C"/>
    <w:rsid w:val="00510BFD"/>
    <w:rsid w:val="00511693"/>
    <w:rsid w:val="0051230A"/>
    <w:rsid w:val="0051323D"/>
    <w:rsid w:val="00516B48"/>
    <w:rsid w:val="0052131A"/>
    <w:rsid w:val="0052161F"/>
    <w:rsid w:val="00531B27"/>
    <w:rsid w:val="00532727"/>
    <w:rsid w:val="0053741F"/>
    <w:rsid w:val="00537A88"/>
    <w:rsid w:val="005402C7"/>
    <w:rsid w:val="00546416"/>
    <w:rsid w:val="00546534"/>
    <w:rsid w:val="00546D2C"/>
    <w:rsid w:val="00550714"/>
    <w:rsid w:val="00550842"/>
    <w:rsid w:val="00550D32"/>
    <w:rsid w:val="00552837"/>
    <w:rsid w:val="00553438"/>
    <w:rsid w:val="005542E2"/>
    <w:rsid w:val="00560EE0"/>
    <w:rsid w:val="00561293"/>
    <w:rsid w:val="00562C95"/>
    <w:rsid w:val="00566009"/>
    <w:rsid w:val="00566FA2"/>
    <w:rsid w:val="005718C6"/>
    <w:rsid w:val="00572808"/>
    <w:rsid w:val="00574E29"/>
    <w:rsid w:val="0057531E"/>
    <w:rsid w:val="005762FD"/>
    <w:rsid w:val="00576BE1"/>
    <w:rsid w:val="005776F1"/>
    <w:rsid w:val="00581A1A"/>
    <w:rsid w:val="00584676"/>
    <w:rsid w:val="00586839"/>
    <w:rsid w:val="005868EE"/>
    <w:rsid w:val="005876FD"/>
    <w:rsid w:val="00590B14"/>
    <w:rsid w:val="00591850"/>
    <w:rsid w:val="005942F3"/>
    <w:rsid w:val="0059499F"/>
    <w:rsid w:val="005949A2"/>
    <w:rsid w:val="00595B2B"/>
    <w:rsid w:val="0059632E"/>
    <w:rsid w:val="00596C23"/>
    <w:rsid w:val="005A6CD1"/>
    <w:rsid w:val="005B43F8"/>
    <w:rsid w:val="005B4431"/>
    <w:rsid w:val="005C091F"/>
    <w:rsid w:val="005C5C5C"/>
    <w:rsid w:val="005D2ACE"/>
    <w:rsid w:val="005D55C0"/>
    <w:rsid w:val="005E0DA9"/>
    <w:rsid w:val="005E19C4"/>
    <w:rsid w:val="005E7AAE"/>
    <w:rsid w:val="005F5825"/>
    <w:rsid w:val="00600C9C"/>
    <w:rsid w:val="00601273"/>
    <w:rsid w:val="006041C8"/>
    <w:rsid w:val="00604631"/>
    <w:rsid w:val="00606CFD"/>
    <w:rsid w:val="0061147D"/>
    <w:rsid w:val="00613EA0"/>
    <w:rsid w:val="00613F41"/>
    <w:rsid w:val="00625CEE"/>
    <w:rsid w:val="00626130"/>
    <w:rsid w:val="00626192"/>
    <w:rsid w:val="00626DB3"/>
    <w:rsid w:val="0062723A"/>
    <w:rsid w:val="00627BA6"/>
    <w:rsid w:val="00633D2A"/>
    <w:rsid w:val="006342A2"/>
    <w:rsid w:val="006356D6"/>
    <w:rsid w:val="00642388"/>
    <w:rsid w:val="006433A6"/>
    <w:rsid w:val="00643C95"/>
    <w:rsid w:val="006444CE"/>
    <w:rsid w:val="00645534"/>
    <w:rsid w:val="00645594"/>
    <w:rsid w:val="00646E94"/>
    <w:rsid w:val="0064790C"/>
    <w:rsid w:val="00647940"/>
    <w:rsid w:val="00651931"/>
    <w:rsid w:val="00654A6C"/>
    <w:rsid w:val="00665810"/>
    <w:rsid w:val="006658BA"/>
    <w:rsid w:val="0066781D"/>
    <w:rsid w:val="0066794E"/>
    <w:rsid w:val="006700BB"/>
    <w:rsid w:val="006706A3"/>
    <w:rsid w:val="006734BC"/>
    <w:rsid w:val="00674972"/>
    <w:rsid w:val="0067661F"/>
    <w:rsid w:val="006779EE"/>
    <w:rsid w:val="006805A3"/>
    <w:rsid w:val="006853E0"/>
    <w:rsid w:val="006855B1"/>
    <w:rsid w:val="00685F8F"/>
    <w:rsid w:val="006868F7"/>
    <w:rsid w:val="00690A3A"/>
    <w:rsid w:val="006A2C75"/>
    <w:rsid w:val="006A2F15"/>
    <w:rsid w:val="006A363E"/>
    <w:rsid w:val="006B2657"/>
    <w:rsid w:val="006B32C1"/>
    <w:rsid w:val="006B4F77"/>
    <w:rsid w:val="006B5976"/>
    <w:rsid w:val="006B74A9"/>
    <w:rsid w:val="006D095F"/>
    <w:rsid w:val="006D18DA"/>
    <w:rsid w:val="006D480D"/>
    <w:rsid w:val="006D5F0B"/>
    <w:rsid w:val="006D6F57"/>
    <w:rsid w:val="006D7152"/>
    <w:rsid w:val="006E0C8C"/>
    <w:rsid w:val="006E1DCF"/>
    <w:rsid w:val="006E2BF5"/>
    <w:rsid w:val="006E2D87"/>
    <w:rsid w:val="006E510A"/>
    <w:rsid w:val="006F2FAA"/>
    <w:rsid w:val="00702D5F"/>
    <w:rsid w:val="00710202"/>
    <w:rsid w:val="00710531"/>
    <w:rsid w:val="00711A0E"/>
    <w:rsid w:val="007137EE"/>
    <w:rsid w:val="00714BA9"/>
    <w:rsid w:val="00716369"/>
    <w:rsid w:val="00722A6D"/>
    <w:rsid w:val="0072428B"/>
    <w:rsid w:val="007258C1"/>
    <w:rsid w:val="007258EB"/>
    <w:rsid w:val="00726254"/>
    <w:rsid w:val="007262C9"/>
    <w:rsid w:val="007266D6"/>
    <w:rsid w:val="00737D60"/>
    <w:rsid w:val="00743048"/>
    <w:rsid w:val="00746170"/>
    <w:rsid w:val="007464D9"/>
    <w:rsid w:val="00751C9A"/>
    <w:rsid w:val="007521CC"/>
    <w:rsid w:val="00757F08"/>
    <w:rsid w:val="007644E5"/>
    <w:rsid w:val="00767438"/>
    <w:rsid w:val="00767A20"/>
    <w:rsid w:val="00770815"/>
    <w:rsid w:val="007720C9"/>
    <w:rsid w:val="0077313A"/>
    <w:rsid w:val="00774E2C"/>
    <w:rsid w:val="00775E11"/>
    <w:rsid w:val="007761B2"/>
    <w:rsid w:val="007776FD"/>
    <w:rsid w:val="00777A57"/>
    <w:rsid w:val="007811F1"/>
    <w:rsid w:val="00782B3D"/>
    <w:rsid w:val="007835ED"/>
    <w:rsid w:val="0078787A"/>
    <w:rsid w:val="00787F3E"/>
    <w:rsid w:val="007901D4"/>
    <w:rsid w:val="00790C2E"/>
    <w:rsid w:val="00793310"/>
    <w:rsid w:val="007937B1"/>
    <w:rsid w:val="00795A6E"/>
    <w:rsid w:val="007A5AEE"/>
    <w:rsid w:val="007B0207"/>
    <w:rsid w:val="007B19D6"/>
    <w:rsid w:val="007B2331"/>
    <w:rsid w:val="007B23B5"/>
    <w:rsid w:val="007B253C"/>
    <w:rsid w:val="007B2FE1"/>
    <w:rsid w:val="007B320E"/>
    <w:rsid w:val="007B58AF"/>
    <w:rsid w:val="007C4C54"/>
    <w:rsid w:val="007C6735"/>
    <w:rsid w:val="007C6DD2"/>
    <w:rsid w:val="007D289F"/>
    <w:rsid w:val="007E19E6"/>
    <w:rsid w:val="007E611B"/>
    <w:rsid w:val="007E6655"/>
    <w:rsid w:val="007E6A69"/>
    <w:rsid w:val="007E6E12"/>
    <w:rsid w:val="007E74F5"/>
    <w:rsid w:val="007E793D"/>
    <w:rsid w:val="007F4172"/>
    <w:rsid w:val="008002A5"/>
    <w:rsid w:val="00801E0A"/>
    <w:rsid w:val="008024CE"/>
    <w:rsid w:val="00806C0C"/>
    <w:rsid w:val="00806C1F"/>
    <w:rsid w:val="00810351"/>
    <w:rsid w:val="00816943"/>
    <w:rsid w:val="0081717C"/>
    <w:rsid w:val="00825737"/>
    <w:rsid w:val="008259E9"/>
    <w:rsid w:val="00827A9D"/>
    <w:rsid w:val="00832C87"/>
    <w:rsid w:val="008371D8"/>
    <w:rsid w:val="00842D8E"/>
    <w:rsid w:val="0084606F"/>
    <w:rsid w:val="008474A6"/>
    <w:rsid w:val="00850023"/>
    <w:rsid w:val="00850789"/>
    <w:rsid w:val="00851ACB"/>
    <w:rsid w:val="00853145"/>
    <w:rsid w:val="00855CDE"/>
    <w:rsid w:val="00857B88"/>
    <w:rsid w:val="00864D08"/>
    <w:rsid w:val="00871EEA"/>
    <w:rsid w:val="00871F15"/>
    <w:rsid w:val="00880E90"/>
    <w:rsid w:val="008811E5"/>
    <w:rsid w:val="0088381F"/>
    <w:rsid w:val="00884B94"/>
    <w:rsid w:val="00891A9D"/>
    <w:rsid w:val="00892ED4"/>
    <w:rsid w:val="00893810"/>
    <w:rsid w:val="008959DD"/>
    <w:rsid w:val="0089757E"/>
    <w:rsid w:val="008A1685"/>
    <w:rsid w:val="008A2D6D"/>
    <w:rsid w:val="008A341E"/>
    <w:rsid w:val="008A4490"/>
    <w:rsid w:val="008A5CD0"/>
    <w:rsid w:val="008B1C29"/>
    <w:rsid w:val="008B42F8"/>
    <w:rsid w:val="008B4495"/>
    <w:rsid w:val="008C05CC"/>
    <w:rsid w:val="008C3474"/>
    <w:rsid w:val="008C6888"/>
    <w:rsid w:val="008D14AA"/>
    <w:rsid w:val="008D3D14"/>
    <w:rsid w:val="008D4D11"/>
    <w:rsid w:val="008D7C43"/>
    <w:rsid w:val="008E0DB5"/>
    <w:rsid w:val="008E2040"/>
    <w:rsid w:val="008E2FA8"/>
    <w:rsid w:val="008F0597"/>
    <w:rsid w:val="008F2446"/>
    <w:rsid w:val="00900A25"/>
    <w:rsid w:val="00900F30"/>
    <w:rsid w:val="00901903"/>
    <w:rsid w:val="00901B0B"/>
    <w:rsid w:val="00902FC3"/>
    <w:rsid w:val="00903ED9"/>
    <w:rsid w:val="0090575F"/>
    <w:rsid w:val="00905A81"/>
    <w:rsid w:val="00907435"/>
    <w:rsid w:val="00912415"/>
    <w:rsid w:val="00912496"/>
    <w:rsid w:val="00912B0A"/>
    <w:rsid w:val="009152EA"/>
    <w:rsid w:val="009152FC"/>
    <w:rsid w:val="009230D6"/>
    <w:rsid w:val="00930345"/>
    <w:rsid w:val="0093050F"/>
    <w:rsid w:val="009328DD"/>
    <w:rsid w:val="0093418F"/>
    <w:rsid w:val="00936B45"/>
    <w:rsid w:val="00937EC5"/>
    <w:rsid w:val="00944419"/>
    <w:rsid w:val="00951886"/>
    <w:rsid w:val="0095220B"/>
    <w:rsid w:val="00952C31"/>
    <w:rsid w:val="00954CCE"/>
    <w:rsid w:val="00954E50"/>
    <w:rsid w:val="00954F1D"/>
    <w:rsid w:val="00956991"/>
    <w:rsid w:val="009578C8"/>
    <w:rsid w:val="0096409B"/>
    <w:rsid w:val="00966FC3"/>
    <w:rsid w:val="00967A4B"/>
    <w:rsid w:val="00972D70"/>
    <w:rsid w:val="0097404B"/>
    <w:rsid w:val="009748B8"/>
    <w:rsid w:val="00977EFB"/>
    <w:rsid w:val="00980B6B"/>
    <w:rsid w:val="009811C1"/>
    <w:rsid w:val="00991B7F"/>
    <w:rsid w:val="009921EF"/>
    <w:rsid w:val="00994220"/>
    <w:rsid w:val="009953D1"/>
    <w:rsid w:val="00996AC4"/>
    <w:rsid w:val="00996E7C"/>
    <w:rsid w:val="009A5251"/>
    <w:rsid w:val="009A6736"/>
    <w:rsid w:val="009B0AEB"/>
    <w:rsid w:val="009B5973"/>
    <w:rsid w:val="009B6137"/>
    <w:rsid w:val="009B6B8A"/>
    <w:rsid w:val="009B7C99"/>
    <w:rsid w:val="009B7E07"/>
    <w:rsid w:val="009C35BC"/>
    <w:rsid w:val="009C3C2D"/>
    <w:rsid w:val="009C43FE"/>
    <w:rsid w:val="009C4B93"/>
    <w:rsid w:val="009C4D1A"/>
    <w:rsid w:val="009C53E1"/>
    <w:rsid w:val="009D0215"/>
    <w:rsid w:val="009D0D9D"/>
    <w:rsid w:val="009D207B"/>
    <w:rsid w:val="009D2AEF"/>
    <w:rsid w:val="009D7384"/>
    <w:rsid w:val="009D78CB"/>
    <w:rsid w:val="009E076C"/>
    <w:rsid w:val="009E213F"/>
    <w:rsid w:val="009E2D31"/>
    <w:rsid w:val="009E4810"/>
    <w:rsid w:val="009E73BB"/>
    <w:rsid w:val="009E7FDE"/>
    <w:rsid w:val="009F1E79"/>
    <w:rsid w:val="009F2159"/>
    <w:rsid w:val="009F4F18"/>
    <w:rsid w:val="00A00B0A"/>
    <w:rsid w:val="00A02097"/>
    <w:rsid w:val="00A02D31"/>
    <w:rsid w:val="00A06348"/>
    <w:rsid w:val="00A10030"/>
    <w:rsid w:val="00A2012B"/>
    <w:rsid w:val="00A232B1"/>
    <w:rsid w:val="00A34C42"/>
    <w:rsid w:val="00A36DF8"/>
    <w:rsid w:val="00A37724"/>
    <w:rsid w:val="00A378F1"/>
    <w:rsid w:val="00A44FE1"/>
    <w:rsid w:val="00A471ED"/>
    <w:rsid w:val="00A53929"/>
    <w:rsid w:val="00A54F7E"/>
    <w:rsid w:val="00A60D7B"/>
    <w:rsid w:val="00A62C73"/>
    <w:rsid w:val="00A63415"/>
    <w:rsid w:val="00A654B9"/>
    <w:rsid w:val="00A66D4B"/>
    <w:rsid w:val="00A66F9F"/>
    <w:rsid w:val="00A67236"/>
    <w:rsid w:val="00A7263B"/>
    <w:rsid w:val="00A740E4"/>
    <w:rsid w:val="00A74A4D"/>
    <w:rsid w:val="00A75301"/>
    <w:rsid w:val="00A800E2"/>
    <w:rsid w:val="00A821D0"/>
    <w:rsid w:val="00A8395F"/>
    <w:rsid w:val="00A85983"/>
    <w:rsid w:val="00A85B20"/>
    <w:rsid w:val="00A85C08"/>
    <w:rsid w:val="00A95E2B"/>
    <w:rsid w:val="00AA01EB"/>
    <w:rsid w:val="00AA1636"/>
    <w:rsid w:val="00AA1FB0"/>
    <w:rsid w:val="00AA2996"/>
    <w:rsid w:val="00AA4ECA"/>
    <w:rsid w:val="00AA582F"/>
    <w:rsid w:val="00AA5F7D"/>
    <w:rsid w:val="00AB4B11"/>
    <w:rsid w:val="00AB5A55"/>
    <w:rsid w:val="00AC1414"/>
    <w:rsid w:val="00AC1E62"/>
    <w:rsid w:val="00AC4BEB"/>
    <w:rsid w:val="00AC71F8"/>
    <w:rsid w:val="00AD18DC"/>
    <w:rsid w:val="00AD2F8E"/>
    <w:rsid w:val="00AD5205"/>
    <w:rsid w:val="00AD5326"/>
    <w:rsid w:val="00AD5B76"/>
    <w:rsid w:val="00AE5382"/>
    <w:rsid w:val="00AE59EC"/>
    <w:rsid w:val="00AE642E"/>
    <w:rsid w:val="00AF1407"/>
    <w:rsid w:val="00AF535E"/>
    <w:rsid w:val="00B014FE"/>
    <w:rsid w:val="00B03F05"/>
    <w:rsid w:val="00B12097"/>
    <w:rsid w:val="00B14345"/>
    <w:rsid w:val="00B14CFB"/>
    <w:rsid w:val="00B155C5"/>
    <w:rsid w:val="00B159C8"/>
    <w:rsid w:val="00B15EA6"/>
    <w:rsid w:val="00B2090B"/>
    <w:rsid w:val="00B20F1A"/>
    <w:rsid w:val="00B25962"/>
    <w:rsid w:val="00B26365"/>
    <w:rsid w:val="00B31744"/>
    <w:rsid w:val="00B31E4B"/>
    <w:rsid w:val="00B346A9"/>
    <w:rsid w:val="00B371CA"/>
    <w:rsid w:val="00B454AA"/>
    <w:rsid w:val="00B45E34"/>
    <w:rsid w:val="00B50D67"/>
    <w:rsid w:val="00B52CB9"/>
    <w:rsid w:val="00B5607D"/>
    <w:rsid w:val="00B5639D"/>
    <w:rsid w:val="00B56BEC"/>
    <w:rsid w:val="00B61F91"/>
    <w:rsid w:val="00B6340C"/>
    <w:rsid w:val="00B64009"/>
    <w:rsid w:val="00B64543"/>
    <w:rsid w:val="00B64E8E"/>
    <w:rsid w:val="00B6607A"/>
    <w:rsid w:val="00B71B6C"/>
    <w:rsid w:val="00B73E15"/>
    <w:rsid w:val="00B742B9"/>
    <w:rsid w:val="00B745A2"/>
    <w:rsid w:val="00B74A6F"/>
    <w:rsid w:val="00B76D92"/>
    <w:rsid w:val="00B8030B"/>
    <w:rsid w:val="00B8168B"/>
    <w:rsid w:val="00B82CBD"/>
    <w:rsid w:val="00B833C1"/>
    <w:rsid w:val="00B836CC"/>
    <w:rsid w:val="00B9638B"/>
    <w:rsid w:val="00BA1082"/>
    <w:rsid w:val="00BA3ED0"/>
    <w:rsid w:val="00BA4A4A"/>
    <w:rsid w:val="00BA52B2"/>
    <w:rsid w:val="00BB099E"/>
    <w:rsid w:val="00BB7267"/>
    <w:rsid w:val="00BC18BA"/>
    <w:rsid w:val="00BC3082"/>
    <w:rsid w:val="00BD4156"/>
    <w:rsid w:val="00BD5E75"/>
    <w:rsid w:val="00BD684F"/>
    <w:rsid w:val="00BD7753"/>
    <w:rsid w:val="00BE129E"/>
    <w:rsid w:val="00BF38CB"/>
    <w:rsid w:val="00BF6DC8"/>
    <w:rsid w:val="00BF748B"/>
    <w:rsid w:val="00BF795F"/>
    <w:rsid w:val="00C05A10"/>
    <w:rsid w:val="00C06DF2"/>
    <w:rsid w:val="00C1014B"/>
    <w:rsid w:val="00C102C8"/>
    <w:rsid w:val="00C13977"/>
    <w:rsid w:val="00C16EA1"/>
    <w:rsid w:val="00C27BF9"/>
    <w:rsid w:val="00C31241"/>
    <w:rsid w:val="00C332C5"/>
    <w:rsid w:val="00C33AF5"/>
    <w:rsid w:val="00C33CF6"/>
    <w:rsid w:val="00C33DD0"/>
    <w:rsid w:val="00C34C7F"/>
    <w:rsid w:val="00C4053C"/>
    <w:rsid w:val="00C41F9C"/>
    <w:rsid w:val="00C520DD"/>
    <w:rsid w:val="00C54694"/>
    <w:rsid w:val="00C55BD8"/>
    <w:rsid w:val="00C676FA"/>
    <w:rsid w:val="00C72359"/>
    <w:rsid w:val="00C729ED"/>
    <w:rsid w:val="00C740D2"/>
    <w:rsid w:val="00C75DA7"/>
    <w:rsid w:val="00C760BE"/>
    <w:rsid w:val="00C7644F"/>
    <w:rsid w:val="00C770AD"/>
    <w:rsid w:val="00C803F8"/>
    <w:rsid w:val="00C814B1"/>
    <w:rsid w:val="00C82E54"/>
    <w:rsid w:val="00C90A48"/>
    <w:rsid w:val="00C9150C"/>
    <w:rsid w:val="00C974F6"/>
    <w:rsid w:val="00CA1811"/>
    <w:rsid w:val="00CA4038"/>
    <w:rsid w:val="00CA4505"/>
    <w:rsid w:val="00CA476B"/>
    <w:rsid w:val="00CA561B"/>
    <w:rsid w:val="00CA5F09"/>
    <w:rsid w:val="00CA60E4"/>
    <w:rsid w:val="00CA73DF"/>
    <w:rsid w:val="00CB109F"/>
    <w:rsid w:val="00CB16BC"/>
    <w:rsid w:val="00CB2CAA"/>
    <w:rsid w:val="00CB6B31"/>
    <w:rsid w:val="00CC08D2"/>
    <w:rsid w:val="00CC1A9C"/>
    <w:rsid w:val="00CC5AF4"/>
    <w:rsid w:val="00CC64F1"/>
    <w:rsid w:val="00CC7D50"/>
    <w:rsid w:val="00CD008F"/>
    <w:rsid w:val="00CD0B5A"/>
    <w:rsid w:val="00CD1108"/>
    <w:rsid w:val="00CD395B"/>
    <w:rsid w:val="00CD68BF"/>
    <w:rsid w:val="00CD7447"/>
    <w:rsid w:val="00CE06D8"/>
    <w:rsid w:val="00CE1505"/>
    <w:rsid w:val="00CE2109"/>
    <w:rsid w:val="00CE3D3E"/>
    <w:rsid w:val="00CF19EB"/>
    <w:rsid w:val="00CF20F2"/>
    <w:rsid w:val="00CF3A48"/>
    <w:rsid w:val="00CF722F"/>
    <w:rsid w:val="00D004ED"/>
    <w:rsid w:val="00D0564F"/>
    <w:rsid w:val="00D102B1"/>
    <w:rsid w:val="00D108DE"/>
    <w:rsid w:val="00D11997"/>
    <w:rsid w:val="00D13949"/>
    <w:rsid w:val="00D14289"/>
    <w:rsid w:val="00D159B4"/>
    <w:rsid w:val="00D17057"/>
    <w:rsid w:val="00D2575F"/>
    <w:rsid w:val="00D26624"/>
    <w:rsid w:val="00D26D27"/>
    <w:rsid w:val="00D26E7A"/>
    <w:rsid w:val="00D32C98"/>
    <w:rsid w:val="00D3347B"/>
    <w:rsid w:val="00D33973"/>
    <w:rsid w:val="00D34814"/>
    <w:rsid w:val="00D3574F"/>
    <w:rsid w:val="00D37FF9"/>
    <w:rsid w:val="00D40EDA"/>
    <w:rsid w:val="00D44FA3"/>
    <w:rsid w:val="00D509CE"/>
    <w:rsid w:val="00D51D62"/>
    <w:rsid w:val="00D539ED"/>
    <w:rsid w:val="00D56F8C"/>
    <w:rsid w:val="00D621D1"/>
    <w:rsid w:val="00D631EE"/>
    <w:rsid w:val="00D65BF5"/>
    <w:rsid w:val="00D6620C"/>
    <w:rsid w:val="00D66597"/>
    <w:rsid w:val="00D67416"/>
    <w:rsid w:val="00D67463"/>
    <w:rsid w:val="00D67E52"/>
    <w:rsid w:val="00D70496"/>
    <w:rsid w:val="00D718EC"/>
    <w:rsid w:val="00D74101"/>
    <w:rsid w:val="00D7451D"/>
    <w:rsid w:val="00D746A2"/>
    <w:rsid w:val="00D759C9"/>
    <w:rsid w:val="00D75DA4"/>
    <w:rsid w:val="00D76BF7"/>
    <w:rsid w:val="00D770F3"/>
    <w:rsid w:val="00D828C5"/>
    <w:rsid w:val="00D84D95"/>
    <w:rsid w:val="00D859D9"/>
    <w:rsid w:val="00D9057A"/>
    <w:rsid w:val="00D92514"/>
    <w:rsid w:val="00DA013A"/>
    <w:rsid w:val="00DA07EA"/>
    <w:rsid w:val="00DA2F2D"/>
    <w:rsid w:val="00DA56EA"/>
    <w:rsid w:val="00DA73BF"/>
    <w:rsid w:val="00DA7E52"/>
    <w:rsid w:val="00DB1DFE"/>
    <w:rsid w:val="00DB4491"/>
    <w:rsid w:val="00DB5198"/>
    <w:rsid w:val="00DC14D2"/>
    <w:rsid w:val="00DC4E7B"/>
    <w:rsid w:val="00DC660B"/>
    <w:rsid w:val="00DC727D"/>
    <w:rsid w:val="00DC739C"/>
    <w:rsid w:val="00DC7C1A"/>
    <w:rsid w:val="00DD1A49"/>
    <w:rsid w:val="00DD1C1F"/>
    <w:rsid w:val="00DD489A"/>
    <w:rsid w:val="00DD4D23"/>
    <w:rsid w:val="00DE3BB0"/>
    <w:rsid w:val="00DE525F"/>
    <w:rsid w:val="00DF511A"/>
    <w:rsid w:val="00DF771F"/>
    <w:rsid w:val="00DF78DA"/>
    <w:rsid w:val="00E009C6"/>
    <w:rsid w:val="00E01FEA"/>
    <w:rsid w:val="00E020E3"/>
    <w:rsid w:val="00E040B1"/>
    <w:rsid w:val="00E07B06"/>
    <w:rsid w:val="00E16758"/>
    <w:rsid w:val="00E176CD"/>
    <w:rsid w:val="00E208EF"/>
    <w:rsid w:val="00E2172C"/>
    <w:rsid w:val="00E24905"/>
    <w:rsid w:val="00E27301"/>
    <w:rsid w:val="00E304AD"/>
    <w:rsid w:val="00E31D9E"/>
    <w:rsid w:val="00E335EC"/>
    <w:rsid w:val="00E33BFC"/>
    <w:rsid w:val="00E3564F"/>
    <w:rsid w:val="00E3609F"/>
    <w:rsid w:val="00E36629"/>
    <w:rsid w:val="00E37332"/>
    <w:rsid w:val="00E42131"/>
    <w:rsid w:val="00E43100"/>
    <w:rsid w:val="00E45782"/>
    <w:rsid w:val="00E45B63"/>
    <w:rsid w:val="00E50DBD"/>
    <w:rsid w:val="00E52313"/>
    <w:rsid w:val="00E533F1"/>
    <w:rsid w:val="00E54735"/>
    <w:rsid w:val="00E601C5"/>
    <w:rsid w:val="00E606B0"/>
    <w:rsid w:val="00E666B1"/>
    <w:rsid w:val="00E67114"/>
    <w:rsid w:val="00E6755D"/>
    <w:rsid w:val="00E71682"/>
    <w:rsid w:val="00E755EB"/>
    <w:rsid w:val="00E8417A"/>
    <w:rsid w:val="00E842B5"/>
    <w:rsid w:val="00E8667A"/>
    <w:rsid w:val="00E86B40"/>
    <w:rsid w:val="00E90069"/>
    <w:rsid w:val="00E92E88"/>
    <w:rsid w:val="00E945E6"/>
    <w:rsid w:val="00EA2359"/>
    <w:rsid w:val="00EA329A"/>
    <w:rsid w:val="00EA6EC8"/>
    <w:rsid w:val="00EB0A6A"/>
    <w:rsid w:val="00EB21C0"/>
    <w:rsid w:val="00EB3F3B"/>
    <w:rsid w:val="00EB53E7"/>
    <w:rsid w:val="00EB7481"/>
    <w:rsid w:val="00EB75B4"/>
    <w:rsid w:val="00EB7977"/>
    <w:rsid w:val="00EC6BD2"/>
    <w:rsid w:val="00ED0D00"/>
    <w:rsid w:val="00EE3835"/>
    <w:rsid w:val="00EE39E0"/>
    <w:rsid w:val="00EE55B6"/>
    <w:rsid w:val="00EE5C45"/>
    <w:rsid w:val="00EE6DF4"/>
    <w:rsid w:val="00EF1D1C"/>
    <w:rsid w:val="00EF49CF"/>
    <w:rsid w:val="00EF60C1"/>
    <w:rsid w:val="00EF7DF6"/>
    <w:rsid w:val="00F0225E"/>
    <w:rsid w:val="00F03D61"/>
    <w:rsid w:val="00F047D6"/>
    <w:rsid w:val="00F074B1"/>
    <w:rsid w:val="00F1301C"/>
    <w:rsid w:val="00F13326"/>
    <w:rsid w:val="00F17AF3"/>
    <w:rsid w:val="00F2223A"/>
    <w:rsid w:val="00F23F9B"/>
    <w:rsid w:val="00F24EAC"/>
    <w:rsid w:val="00F25F41"/>
    <w:rsid w:val="00F26065"/>
    <w:rsid w:val="00F26BEC"/>
    <w:rsid w:val="00F3640A"/>
    <w:rsid w:val="00F3670E"/>
    <w:rsid w:val="00F41E12"/>
    <w:rsid w:val="00F4324F"/>
    <w:rsid w:val="00F4438D"/>
    <w:rsid w:val="00F4447C"/>
    <w:rsid w:val="00F44A65"/>
    <w:rsid w:val="00F458DE"/>
    <w:rsid w:val="00F53BBA"/>
    <w:rsid w:val="00F5589D"/>
    <w:rsid w:val="00F57D38"/>
    <w:rsid w:val="00F6289E"/>
    <w:rsid w:val="00F74052"/>
    <w:rsid w:val="00F75D20"/>
    <w:rsid w:val="00F767F1"/>
    <w:rsid w:val="00F776B1"/>
    <w:rsid w:val="00F779BD"/>
    <w:rsid w:val="00F84FB6"/>
    <w:rsid w:val="00F85509"/>
    <w:rsid w:val="00F86327"/>
    <w:rsid w:val="00F871F3"/>
    <w:rsid w:val="00F901A1"/>
    <w:rsid w:val="00F91942"/>
    <w:rsid w:val="00F94762"/>
    <w:rsid w:val="00F959A5"/>
    <w:rsid w:val="00F97FC6"/>
    <w:rsid w:val="00FA1004"/>
    <w:rsid w:val="00FA135A"/>
    <w:rsid w:val="00FA2C43"/>
    <w:rsid w:val="00FA5220"/>
    <w:rsid w:val="00FA6399"/>
    <w:rsid w:val="00FA6431"/>
    <w:rsid w:val="00FA7DBE"/>
    <w:rsid w:val="00FB2B94"/>
    <w:rsid w:val="00FB501F"/>
    <w:rsid w:val="00FB50C6"/>
    <w:rsid w:val="00FC4852"/>
    <w:rsid w:val="00FC51A7"/>
    <w:rsid w:val="00FC521C"/>
    <w:rsid w:val="00FD0B17"/>
    <w:rsid w:val="00FD0CC8"/>
    <w:rsid w:val="00FD2C2C"/>
    <w:rsid w:val="00FD46BE"/>
    <w:rsid w:val="00FE511C"/>
    <w:rsid w:val="00FE7B03"/>
    <w:rsid w:val="00FF63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F1452D6"/>
  <w15:docId w15:val="{B98F44E1-3421-4F10-8433-05E76D6C12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6709B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46709B"/>
    <w:pPr>
      <w:spacing w:line="240" w:lineRule="auto"/>
    </w:pPr>
    <w:rPr>
      <w:b/>
      <w:bCs/>
      <w:color w:val="5B9BD5" w:themeColor="accent1"/>
      <w:sz w:val="18"/>
      <w:szCs w:val="18"/>
    </w:rPr>
  </w:style>
  <w:style w:type="table" w:styleId="TableGrid">
    <w:name w:val="Table Grid"/>
    <w:basedOn w:val="TableNormal"/>
    <w:uiPriority w:val="59"/>
    <w:rsid w:val="004670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46709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6709B"/>
  </w:style>
  <w:style w:type="paragraph" w:styleId="NormalWeb">
    <w:name w:val="Normal (Web)"/>
    <w:basedOn w:val="Normal"/>
    <w:uiPriority w:val="99"/>
    <w:semiHidden/>
    <w:unhideWhenUsed/>
    <w:rsid w:val="0046709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F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F2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751C9A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51C9A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51C9A"/>
    <w:pPr>
      <w:spacing w:line="48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51C9A"/>
    <w:rPr>
      <w:rFonts w:ascii="Times New Roman" w:hAnsi="Times New Roman" w:cs="Times New Roman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9D7384"/>
  </w:style>
  <w:style w:type="character" w:styleId="CommentReference">
    <w:name w:val="annotation reference"/>
    <w:basedOn w:val="DefaultParagraphFont"/>
    <w:uiPriority w:val="99"/>
    <w:semiHidden/>
    <w:unhideWhenUsed/>
    <w:rsid w:val="001E264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264B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264B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264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264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07A0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4673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</TotalTime>
  <Pages>1</Pages>
  <Words>496</Words>
  <Characters>2831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rdiff University</Company>
  <LinksUpToDate>false</LinksUpToDate>
  <CharactersWithSpaces>33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ryn M</dc:creator>
  <cp:lastModifiedBy>Daryn M</cp:lastModifiedBy>
  <cp:revision>30</cp:revision>
  <dcterms:created xsi:type="dcterms:W3CDTF">2015-10-12T13:36:00Z</dcterms:created>
  <dcterms:modified xsi:type="dcterms:W3CDTF">2016-01-07T11:01:00Z</dcterms:modified>
</cp:coreProperties>
</file>